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  <w:r>
        <w:rPr>
          <w:noProof/>
          <w:lang w:eastAsia="es-ES"/>
        </w:rPr>
        <w:drawing>
          <wp:inline distT="0" distB="0" distL="0" distR="0">
            <wp:extent cx="1047750" cy="813180"/>
            <wp:effectExtent l="0" t="0" r="0" b="6350"/>
            <wp:docPr id="1" name="Imagen 1" descr="Resultado de imagen para itla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esultado de imagen para itlac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8940" cy="821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Instituto Tecnológico de Lázaro Cárdenas</w:t>
      </w:r>
    </w:p>
    <w:p w:rsidR="009E5BDF" w:rsidRDefault="009E5BDF" w:rsidP="009E5BDF">
      <w:pPr>
        <w:jc w:val="center"/>
      </w:pPr>
      <w:r>
        <w:br/>
      </w: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C06D77" w:rsidRDefault="00C06D77" w:rsidP="009E5BDF">
      <w:pPr>
        <w:jc w:val="center"/>
      </w:pPr>
    </w:p>
    <w:p w:rsidR="00C06D77" w:rsidRDefault="00C06D77" w:rsidP="009E5BDF">
      <w:pPr>
        <w:jc w:val="center"/>
      </w:pPr>
    </w:p>
    <w:p w:rsidR="00C06D77" w:rsidRDefault="00C06D77" w:rsidP="009E5BDF">
      <w:pPr>
        <w:jc w:val="center"/>
      </w:pP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Conceptos Básicos del Protocolo</w:t>
      </w: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Taller de investigación II</w:t>
      </w: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Marco Antonio garduño medina</w:t>
      </w: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28/02/17</w:t>
      </w:r>
    </w:p>
    <w:p w:rsidR="009E5BDF" w:rsidRDefault="009E5BDF">
      <w:r>
        <w:br w:type="page"/>
      </w:r>
    </w:p>
    <w:p w:rsidR="00DE31C4" w:rsidRDefault="00DE31C4" w:rsidP="009E0E63"/>
    <w:p w:rsidR="009E0E63" w:rsidRDefault="007834FC" w:rsidP="009E0E63">
      <w:r>
        <w:t xml:space="preserve">Título de Investigación </w:t>
      </w:r>
      <w:r w:rsidR="009E0E63">
        <w:t xml:space="preserve"> </w:t>
      </w:r>
    </w:p>
    <w:p w:rsidR="002D7ACB" w:rsidRDefault="00CC4991" w:rsidP="00CC4991">
      <w:pPr>
        <w:ind w:left="1416"/>
        <w:jc w:val="both"/>
      </w:pPr>
      <w:r>
        <w:t>“</w:t>
      </w:r>
      <w:r w:rsidR="007834FC" w:rsidRPr="007834FC">
        <w:t>El título es lo que identifica la investigación, por ello es necesario que refleje el área temática que se propone investigar. Por lo cual, éste es una definición abreviada o reducida del problema que se pretende estudiar, por lo que se debe delimitar y concretar, además de ser claro y transparente en la formulación</w:t>
      </w:r>
      <w:r>
        <w:t xml:space="preserve"> del mismo”</w:t>
      </w:r>
      <w:r w:rsidR="007834FC">
        <w:fldChar w:fldCharType="begin"/>
      </w:r>
      <w:r w:rsidR="007834FC">
        <w:instrText xml:space="preserve"> ADDIN ZOTERO_ITEM CSL_CITATION {"citationID":"AXoWHHtP","properties":{"custom":"(Rojas, 2011)","formattedCitation":"(Rojas, 2011)","plainCitation":"(Rojas, 2011)"},"citationItems":[{"id":17,"uris":["http://zotero.org/users/local/Kj4Zz7eE/items/VPXDKHGU"],"uri":["http://zotero.org/users/local/Kj4Zz7eE/items/VPXDKHGU"],"itemData":{"id":17,"type":"post-weblog","title":"EL Titulo de la Investigación","abstract":"Con respecto al tema Balestrini  (2006) refiere algunas consideraciones  importantes al momento de formular el título de la investigación. ...","URL":"http://metodologiaeconomia2011.blogspot.com/2011/06/el-titulo-de-la-investigacion.html","author":[{"family":"Rojas","given":"Publicado por Prof Edgar"}],"accessed":{"date-parts":[["2017",3,2]]}}}],"schema":"https://github.com/citation-style-language/schema/raw/master/csl-citation.json"} </w:instrText>
      </w:r>
      <w:r w:rsidR="007834FC">
        <w:fldChar w:fldCharType="separate"/>
      </w:r>
      <w:r w:rsidR="007834FC" w:rsidRPr="007834FC">
        <w:rPr>
          <w:rFonts w:cs="Times New Roman"/>
        </w:rPr>
        <w:t>(Rojas, 2011)</w:t>
      </w:r>
      <w:r w:rsidR="007834FC">
        <w:fldChar w:fldCharType="end"/>
      </w:r>
      <w:r>
        <w:t>.</w:t>
      </w:r>
      <w:bookmarkStart w:id="0" w:name="_GoBack"/>
      <w:bookmarkEnd w:id="0"/>
    </w:p>
    <w:sectPr w:rsidR="002D7ACB" w:rsidSect="00872667">
      <w:headerReference w:type="default" r:id="rId8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44F2D" w:rsidRDefault="00144F2D" w:rsidP="00872667">
      <w:pPr>
        <w:spacing w:after="0" w:line="240" w:lineRule="auto"/>
      </w:pPr>
      <w:r>
        <w:separator/>
      </w:r>
    </w:p>
  </w:endnote>
  <w:endnote w:type="continuationSeparator" w:id="0">
    <w:p w:rsidR="00144F2D" w:rsidRDefault="00144F2D" w:rsidP="008726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44F2D" w:rsidRDefault="00144F2D" w:rsidP="00872667">
      <w:pPr>
        <w:spacing w:after="0" w:line="240" w:lineRule="auto"/>
      </w:pPr>
      <w:r>
        <w:separator/>
      </w:r>
    </w:p>
  </w:footnote>
  <w:footnote w:type="continuationSeparator" w:id="0">
    <w:p w:rsidR="00144F2D" w:rsidRDefault="00144F2D" w:rsidP="0087266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72667" w:rsidRDefault="00872667" w:rsidP="00872667">
    <w:pPr>
      <w:jc w:val="center"/>
    </w:pPr>
    <w:r>
      <w:t xml:space="preserve">Conceptos Básicos del Protocolo                                                                                      </w:t>
    </w:r>
    <w:sdt>
      <w:sdtPr>
        <w:id w:val="1518269598"/>
        <w:docPartObj>
          <w:docPartGallery w:val="Page Numbers (Top of Page)"/>
          <w:docPartUnique/>
        </w:docPartObj>
      </w:sdtPr>
      <w:sdtEndPr/>
      <w:sdtContent>
        <w:r>
          <w:fldChar w:fldCharType="begin"/>
        </w:r>
        <w:r>
          <w:instrText>PAGE   \* MERGEFORMAT</w:instrText>
        </w:r>
        <w:r>
          <w:fldChar w:fldCharType="separate"/>
        </w:r>
        <w:r w:rsidR="00CC4991">
          <w:rPr>
            <w:noProof/>
          </w:rPr>
          <w:t>2</w:t>
        </w:r>
        <w:r>
          <w:fldChar w:fldCharType="end"/>
        </w:r>
      </w:sdtContent>
    </w:sdt>
  </w:p>
  <w:p w:rsidR="00872667" w:rsidRDefault="00872667">
    <w:pPr>
      <w:pStyle w:val="Encabezado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6098"/>
    <w:rsid w:val="00017B00"/>
    <w:rsid w:val="000246E6"/>
    <w:rsid w:val="00144F2D"/>
    <w:rsid w:val="00197BC2"/>
    <w:rsid w:val="002D7ACB"/>
    <w:rsid w:val="00373C4E"/>
    <w:rsid w:val="004912A8"/>
    <w:rsid w:val="00595D22"/>
    <w:rsid w:val="006F6382"/>
    <w:rsid w:val="007834FC"/>
    <w:rsid w:val="007E3E4B"/>
    <w:rsid w:val="008531AD"/>
    <w:rsid w:val="00872667"/>
    <w:rsid w:val="00994DC1"/>
    <w:rsid w:val="009E0E63"/>
    <w:rsid w:val="009E5BDF"/>
    <w:rsid w:val="00AE63DF"/>
    <w:rsid w:val="00B152AA"/>
    <w:rsid w:val="00C06D77"/>
    <w:rsid w:val="00CC4991"/>
    <w:rsid w:val="00DE31C4"/>
    <w:rsid w:val="00F96098"/>
    <w:rsid w:val="00FB1441"/>
    <w:rsid w:val="00FC6A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A3821F2-9578-419C-91EC-00556A4FB8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017B0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Bibliografa">
    <w:name w:val="Bibliography"/>
    <w:basedOn w:val="Normal"/>
    <w:next w:val="Normal"/>
    <w:uiPriority w:val="37"/>
    <w:unhideWhenUsed/>
    <w:rsid w:val="00017B00"/>
    <w:pPr>
      <w:spacing w:after="0" w:line="480" w:lineRule="auto"/>
      <w:ind w:left="720" w:hanging="720"/>
    </w:pPr>
  </w:style>
  <w:style w:type="character" w:customStyle="1" w:styleId="Ttulo1Car">
    <w:name w:val="Título 1 Car"/>
    <w:basedOn w:val="Fuentedeprrafopredeter"/>
    <w:link w:val="Ttulo1"/>
    <w:uiPriority w:val="9"/>
    <w:rsid w:val="00017B00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s-ES"/>
    </w:rPr>
  </w:style>
  <w:style w:type="paragraph" w:styleId="Encabezado">
    <w:name w:val="header"/>
    <w:basedOn w:val="Normal"/>
    <w:link w:val="EncabezadoCar"/>
    <w:uiPriority w:val="99"/>
    <w:unhideWhenUsed/>
    <w:rsid w:val="0087266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872667"/>
  </w:style>
  <w:style w:type="paragraph" w:styleId="Piedepgina">
    <w:name w:val="footer"/>
    <w:basedOn w:val="Normal"/>
    <w:link w:val="PiedepginaCar"/>
    <w:uiPriority w:val="99"/>
    <w:unhideWhenUsed/>
    <w:rsid w:val="0087266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87266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2375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61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738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46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72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88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45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661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96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97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1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88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am14</b:Tag>
    <b:SourceType>Book</b:SourceType>
    <b:Guid>{9193E366-38E9-42DA-BF97-45234AEFDE90}</b:Guid>
    <b:Author>
      <b:Author>
        <b:NameList>
          <b:Person>
            <b:Last>Sampieri</b:Last>
            <b:First>Roberto</b:First>
            <b:Middle>Hernández</b:Middle>
          </b:Person>
        </b:NameList>
      </b:Author>
    </b:Author>
    <b:Title>Metodologia de la investigacion</b:Title>
    <b:Year>2014</b:Year>
    <b:City>Mexico D.F.</b:City>
    <b:Publisher>McGRAW-HILL</b:Publisher>
    <b:LCID>es-ES</b:LCID>
    <b:RefOrder>1</b:RefOrder>
  </b:Source>
</b:Sources>
</file>

<file path=customXml/itemProps1.xml><?xml version="1.0" encoding="utf-8"?>
<ds:datastoreItem xmlns:ds="http://schemas.openxmlformats.org/officeDocument/2006/customXml" ds:itemID="{8A06AC80-D7BE-44FE-A2AD-E6B8145EE6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7</TotalTime>
  <Pages>2</Pages>
  <Words>213</Words>
  <Characters>1177</Characters>
  <Application>Microsoft Office Word</Application>
  <DocSecurity>0</DocSecurity>
  <Lines>9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garduño</dc:creator>
  <cp:keywords/>
  <dc:description/>
  <cp:lastModifiedBy>marco garduño</cp:lastModifiedBy>
  <cp:revision>15</cp:revision>
  <dcterms:created xsi:type="dcterms:W3CDTF">2017-02-28T04:44:00Z</dcterms:created>
  <dcterms:modified xsi:type="dcterms:W3CDTF">2017-03-02T1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nC9lbpRt"/&gt;&lt;style id="http://www.zotero.org/styles/apa" locale="es-MX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